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E97D2F">
      <w:pPr>
        <w:jc w:val="both"/>
      </w:pPr>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E97D2F">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Pr="00B17092" w:rsidRDefault="00B17092" w:rsidP="00431194">
      <w:pPr>
        <w:rPr>
          <w:b/>
        </w:rPr>
      </w:pPr>
      <w:r>
        <w:lastRenderedPageBreak/>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E97D2F">
      <w:pPr>
        <w:jc w:val="both"/>
      </w:pPr>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r w:rsidRPr="00B17092">
        <w:rPr>
          <w:b/>
        </w:rPr>
        <w:t xml:space="preserve"> ¿Cómo comparas GitHub y </w:t>
      </w:r>
      <w:proofErr w:type="spellStart"/>
      <w:r w:rsidRPr="00B17092">
        <w:rPr>
          <w:b/>
        </w:rPr>
        <w:t>CodeCommit</w:t>
      </w:r>
      <w:proofErr w:type="spellEnd"/>
      <w:r w:rsidRPr="00B17092">
        <w:rPr>
          <w:b/>
        </w:rPr>
        <w:t>?</w:t>
      </w:r>
    </w:p>
    <w:p w:rsidR="00431194" w:rsidRPr="00431194" w:rsidRDefault="00431194" w:rsidP="00E97D2F">
      <w:pPr>
        <w:jc w:val="both"/>
      </w:pPr>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0439DE" w:rsidRDefault="000439DE" w:rsidP="000439DE">
      <w:pPr>
        <w:jc w:val="both"/>
      </w:pPr>
      <w:r>
        <w:t>A continuación, enlisto los problemas enfrentados:</w:t>
      </w:r>
    </w:p>
    <w:p w:rsidR="000439DE" w:rsidRDefault="000439DE" w:rsidP="000439DE">
      <w:pPr>
        <w:pStyle w:val="ListParagraph"/>
        <w:numPr>
          <w:ilvl w:val="0"/>
          <w:numId w:val="2"/>
        </w:numPr>
        <w:jc w:val="both"/>
      </w:pPr>
      <w:r>
        <w:t>Si no inicializamos nuestro repositorio tendremos un error de que no puedes agregar nada:</w:t>
      </w:r>
    </w:p>
    <w:p w:rsidR="000439DE" w:rsidRDefault="000439DE" w:rsidP="000439DE">
      <w:pPr>
        <w:pStyle w:val="ListParagraph"/>
        <w:jc w:val="center"/>
      </w:pPr>
      <w:r w:rsidRPr="006642D9">
        <w:drawing>
          <wp:inline distT="0" distB="0" distL="0" distR="0" wp14:anchorId="676536FF" wp14:editId="30FBB3A6">
            <wp:extent cx="4221846" cy="9525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1846" cy="952583"/>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Si no hemos agregado nuestros cambios con </w:t>
      </w:r>
      <w:proofErr w:type="spellStart"/>
      <w:r>
        <w:t>git</w:t>
      </w:r>
      <w:proofErr w:type="spellEnd"/>
      <w:r>
        <w:t xml:space="preserve"> </w:t>
      </w:r>
      <w:proofErr w:type="spellStart"/>
      <w:r>
        <w:t>add</w:t>
      </w:r>
      <w:proofErr w:type="spellEnd"/>
      <w:r>
        <w:t xml:space="preserve"> y le damos </w:t>
      </w:r>
      <w:proofErr w:type="spellStart"/>
      <w:r>
        <w:t>git</w:t>
      </w:r>
      <w:proofErr w:type="spellEnd"/>
      <w:r>
        <w:t xml:space="preserve"> </w:t>
      </w:r>
      <w:proofErr w:type="spellStart"/>
      <w:r>
        <w:t>commit</w:t>
      </w:r>
      <w:proofErr w:type="spellEnd"/>
      <w:r>
        <w:t xml:space="preserve"> a un archivo que ya hemos modificado veremos un error como el siguiente:</w:t>
      </w:r>
    </w:p>
    <w:p w:rsidR="000439DE" w:rsidRDefault="000439DE" w:rsidP="00E97D2F">
      <w:pPr>
        <w:pStyle w:val="ListParagraph"/>
        <w:jc w:val="center"/>
      </w:pPr>
      <w:r w:rsidRPr="00AE1E76">
        <w:drawing>
          <wp:inline distT="0" distB="0" distL="0" distR="0" wp14:anchorId="4327A712" wp14:editId="6341271E">
            <wp:extent cx="3924640" cy="121168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640" cy="1211685"/>
                    </a:xfrm>
                    <a:prstGeom prst="rect">
                      <a:avLst/>
                    </a:prstGeom>
                  </pic:spPr>
                </pic:pic>
              </a:graphicData>
            </a:graphic>
          </wp:inline>
        </w:drawing>
      </w:r>
    </w:p>
    <w:p w:rsidR="000439DE" w:rsidRDefault="000439DE" w:rsidP="000439DE">
      <w:pPr>
        <w:pStyle w:val="ListParagraph"/>
        <w:numPr>
          <w:ilvl w:val="0"/>
          <w:numId w:val="2"/>
        </w:numPr>
        <w:jc w:val="both"/>
      </w:pPr>
      <w:r>
        <w:lastRenderedPageBreak/>
        <w:t xml:space="preserve">Cuando hice </w:t>
      </w:r>
      <w:proofErr w:type="spellStart"/>
      <w:r>
        <w:t>copy</w:t>
      </w:r>
      <w:proofErr w:type="spellEnd"/>
      <w:r>
        <w:t xml:space="preserve">/paste del nombre de mi repositorio en </w:t>
      </w:r>
      <w:proofErr w:type="spellStart"/>
      <w:r>
        <w:t>CodeCommit</w:t>
      </w:r>
      <w:proofErr w:type="spellEnd"/>
      <w:r>
        <w:t xml:space="preserve"> no me permitía generarlo, al parecer copio un carácter invalido sin darme cuenta, por lo que hice lo escribí el nombre igual y ya me dejo crearlo:</w:t>
      </w:r>
    </w:p>
    <w:p w:rsidR="00B25543" w:rsidRDefault="000439DE" w:rsidP="00E97D2F">
      <w:pPr>
        <w:pStyle w:val="ListParagraph"/>
        <w:jc w:val="both"/>
      </w:pPr>
      <w:r w:rsidRPr="00DD3B4A">
        <w:drawing>
          <wp:inline distT="0" distB="0" distL="0" distR="0" wp14:anchorId="558691F9" wp14:editId="269AE2C3">
            <wp:extent cx="5098472" cy="77653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3722"/>
                    <a:stretch/>
                  </pic:blipFill>
                  <pic:spPr bwMode="auto">
                    <a:xfrm>
                      <a:off x="0" y="0"/>
                      <a:ext cx="5147632" cy="784023"/>
                    </a:xfrm>
                    <a:prstGeom prst="rect">
                      <a:avLst/>
                    </a:prstGeom>
                    <a:ln>
                      <a:noFill/>
                    </a:ln>
                    <a:extLst>
                      <a:ext uri="{53640926-AAD7-44D8-BBD7-CCE9431645EC}">
                        <a14:shadowObscured xmlns:a14="http://schemas.microsoft.com/office/drawing/2010/main"/>
                      </a:ext>
                    </a:extLst>
                  </pic:spPr>
                </pic:pic>
              </a:graphicData>
            </a:graphic>
          </wp:inline>
        </w:drawing>
      </w:r>
    </w:p>
    <w:p w:rsidR="007B18C5" w:rsidRPr="007B18C5" w:rsidRDefault="007B18C5" w:rsidP="007B18C5">
      <w:pPr>
        <w:pStyle w:val="Heading1"/>
      </w:pPr>
      <w:r w:rsidRPr="007B18C5">
        <w:t>Experimentos</w:t>
      </w:r>
      <w:r w:rsidR="0026126D">
        <w:t xml:space="preserve"> </w:t>
      </w:r>
      <w:r w:rsidRPr="007B18C5">
        <w:t>y Resultados.</w:t>
      </w:r>
    </w:p>
    <w:p w:rsidR="00E97D2F" w:rsidRDefault="00E97D2F" w:rsidP="00E97D2F">
      <w:r>
        <w:t xml:space="preserve">Generé otros repositorios en </w:t>
      </w:r>
      <w:proofErr w:type="spellStart"/>
      <w:r>
        <w:t>github</w:t>
      </w:r>
      <w:proofErr w:type="spellEnd"/>
      <w:r>
        <w:t xml:space="preserve"> y pude ver que podemos tener varios y controlar aparte, en cada nuevo repositorio hacemos los pasos previos con el nombre de la carpeta que queremos versionar.</w:t>
      </w:r>
    </w:p>
    <w:p w:rsidR="00E97D2F" w:rsidRDefault="00E97D2F" w:rsidP="00E97D2F">
      <w:pPr>
        <w:jc w:val="center"/>
      </w:pPr>
      <w:r w:rsidRPr="00BF011F">
        <w:drawing>
          <wp:inline distT="0" distB="0" distL="0" distR="0" wp14:anchorId="3335FF86" wp14:editId="3998799E">
            <wp:extent cx="4566268" cy="574271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0253" cy="5747721"/>
                    </a:xfrm>
                    <a:prstGeom prst="rect">
                      <a:avLst/>
                    </a:prstGeom>
                  </pic:spPr>
                </pic:pic>
              </a:graphicData>
            </a:graphic>
          </wp:inline>
        </w:drawing>
      </w:r>
    </w:p>
    <w:p w:rsidR="00DF57D8" w:rsidRDefault="00E97D2F" w:rsidP="007B18C5">
      <w:r w:rsidRPr="00BF011F">
        <w:lastRenderedPageBreak/>
        <w:drawing>
          <wp:inline distT="0" distB="0" distL="0" distR="0" wp14:anchorId="297E763F" wp14:editId="738B0C2D">
            <wp:extent cx="5612130" cy="2378536"/>
            <wp:effectExtent l="0" t="0" r="762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8964"/>
                    <a:stretch/>
                  </pic:blipFill>
                  <pic:spPr bwMode="auto">
                    <a:xfrm>
                      <a:off x="0" y="0"/>
                      <a:ext cx="5612130" cy="2378536"/>
                    </a:xfrm>
                    <a:prstGeom prst="rect">
                      <a:avLst/>
                    </a:prstGeom>
                    <a:ln>
                      <a:noFill/>
                    </a:ln>
                    <a:extLst>
                      <a:ext uri="{53640926-AAD7-44D8-BBD7-CCE9431645EC}">
                        <a14:shadowObscured xmlns:a14="http://schemas.microsoft.com/office/drawing/2010/main"/>
                      </a:ext>
                    </a:extLst>
                  </pic:spPr>
                </pic:pic>
              </a:graphicData>
            </a:graphic>
          </wp:inline>
        </w:drawing>
      </w:r>
    </w:p>
    <w:p w:rsidR="007D443B" w:rsidRDefault="007D443B" w:rsidP="007D443B">
      <w:pPr>
        <w:pStyle w:val="Heading1"/>
      </w:pPr>
      <w:r>
        <w:t>Costo</w:t>
      </w:r>
    </w:p>
    <w:p w:rsidR="002132CA" w:rsidRDefault="002132CA" w:rsidP="002132CA">
      <w:pPr>
        <w:jc w:val="both"/>
      </w:pPr>
      <w:r>
        <w:t>Los costos acordes a las instancias creadas son los siguientes:</w:t>
      </w:r>
    </w:p>
    <w:p w:rsidR="002132CA" w:rsidRDefault="002132CA" w:rsidP="002132CA">
      <w:pPr>
        <w:pStyle w:val="ListParagraph"/>
        <w:numPr>
          <w:ilvl w:val="0"/>
          <w:numId w:val="4"/>
        </w:numPr>
        <w:jc w:val="both"/>
      </w:pPr>
      <w:r>
        <w:t xml:space="preserve">En </w:t>
      </w:r>
      <w:proofErr w:type="spellStart"/>
      <w:r>
        <w:t>Github</w:t>
      </w:r>
      <w:proofErr w:type="spellEnd"/>
      <w:r>
        <w:t xml:space="preserve"> genere una cuenta gratuita por lo que no me generaría costo.</w:t>
      </w:r>
    </w:p>
    <w:p w:rsidR="002132CA" w:rsidRDefault="002132CA" w:rsidP="002132CA">
      <w:pPr>
        <w:pStyle w:val="ListParagraph"/>
        <w:numPr>
          <w:ilvl w:val="0"/>
          <w:numId w:val="4"/>
        </w:numPr>
        <w:jc w:val="both"/>
      </w:pPr>
      <w:proofErr w:type="spellStart"/>
      <w:r>
        <w:t>CodeCommit</w:t>
      </w:r>
      <w:proofErr w:type="spellEnd"/>
      <w:r>
        <w:t xml:space="preserve"> me generaría un cobro de 1 dólar por mes si no sobrepaso los limites antes mencionados de 10MB/mes y 2000 solicitudes por mes.</w:t>
      </w:r>
    </w:p>
    <w:p w:rsidR="00DA58CC" w:rsidRDefault="00DA58CC" w:rsidP="00DA58CC">
      <w:pPr>
        <w:pStyle w:val="ListParagraph"/>
        <w:jc w:val="both"/>
      </w:pPr>
      <w:bookmarkStart w:id="0" w:name="_GoBack"/>
      <w:bookmarkEnd w:id="0"/>
    </w:p>
    <w:p w:rsidR="007B18C5" w:rsidRPr="007B18C5" w:rsidRDefault="007B18C5" w:rsidP="007B18C5">
      <w:pPr>
        <w:pStyle w:val="Heading1"/>
      </w:pPr>
      <w:r w:rsidRPr="007B18C5">
        <w:t>Conclusiones</w:t>
      </w:r>
    </w:p>
    <w:p w:rsidR="00D50E27" w:rsidRDefault="00D50E27" w:rsidP="007B18C5"/>
    <w:p w:rsidR="000C560F" w:rsidRPr="00B94615" w:rsidRDefault="002B3351" w:rsidP="00282C69">
      <w:pPr>
        <w:pStyle w:val="Heading1"/>
        <w:rPr>
          <w:lang w:val="en-US"/>
        </w:rPr>
      </w:pPr>
      <w:proofErr w:type="spellStart"/>
      <w:r w:rsidRPr="00B94615">
        <w:rPr>
          <w:lang w:val="en-US"/>
        </w:rPr>
        <w:t>Bibliografía</w:t>
      </w:r>
      <w:proofErr w:type="spellEnd"/>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38"/>
      <w:footerReference w:type="default" r:id="rId39"/>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2CB1" w:rsidRDefault="00662CB1" w:rsidP="002D20BF">
      <w:pPr>
        <w:spacing w:after="0" w:line="240" w:lineRule="auto"/>
      </w:pPr>
      <w:r>
        <w:separator/>
      </w:r>
    </w:p>
  </w:endnote>
  <w:endnote w:type="continuationSeparator" w:id="0">
    <w:p w:rsidR="00662CB1" w:rsidRDefault="00662CB1"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2132CA" w:rsidRPr="002132CA">
          <w:rPr>
            <w:noProof/>
            <w:lang w:val="es-ES"/>
          </w:rPr>
          <w:t>13</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2CB1" w:rsidRDefault="00662CB1" w:rsidP="002D20BF">
      <w:pPr>
        <w:spacing w:after="0" w:line="240" w:lineRule="auto"/>
      </w:pPr>
      <w:r>
        <w:separator/>
      </w:r>
    </w:p>
  </w:footnote>
  <w:footnote w:type="continuationSeparator" w:id="0">
    <w:p w:rsidR="00662CB1" w:rsidRDefault="00662CB1"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439DE"/>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132CA"/>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2CB1"/>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97D2F"/>
    <w:rsid w:val="00EB2308"/>
    <w:rsid w:val="00EB5D22"/>
    <w:rsid w:val="00EB7107"/>
    <w:rsid w:val="00ED3FD4"/>
    <w:rsid w:val="00F043D0"/>
    <w:rsid w:val="00F35E73"/>
    <w:rsid w:val="00F4160B"/>
    <w:rsid w:val="00F520A4"/>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2</TotalTime>
  <Pages>13</Pages>
  <Words>1745</Words>
  <Characters>9948</Characters>
  <Application>Microsoft Office Word</Application>
  <DocSecurity>0</DocSecurity>
  <Lines>82</Lines>
  <Paragraphs>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5</cp:revision>
  <cp:lastPrinted>2020-01-28T06:46:00Z</cp:lastPrinted>
  <dcterms:created xsi:type="dcterms:W3CDTF">2020-03-14T03:23:00Z</dcterms:created>
  <dcterms:modified xsi:type="dcterms:W3CDTF">2020-03-29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